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785E" w:rsidRPr="007E115A" w:rsidRDefault="00E26485" w:rsidP="007E115A">
      <w:pPr>
        <w:jc w:val="center"/>
        <w:rPr>
          <w:b/>
          <w:sz w:val="32"/>
        </w:rPr>
      </w:pPr>
      <w:r w:rsidRPr="007E115A">
        <w:rPr>
          <w:rFonts w:hint="eastAsia"/>
          <w:b/>
          <w:sz w:val="32"/>
        </w:rPr>
        <w:t>国内外研究现状总结</w:t>
      </w:r>
    </w:p>
    <w:tbl>
      <w:tblPr>
        <w:tblStyle w:val="a3"/>
        <w:tblW w:w="14029" w:type="dxa"/>
        <w:jc w:val="center"/>
        <w:tblLook w:val="04A0" w:firstRow="1" w:lastRow="0" w:firstColumn="1" w:lastColumn="0" w:noHBand="0" w:noVBand="1"/>
      </w:tblPr>
      <w:tblGrid>
        <w:gridCol w:w="1226"/>
        <w:gridCol w:w="1037"/>
        <w:gridCol w:w="2127"/>
        <w:gridCol w:w="1559"/>
        <w:gridCol w:w="1276"/>
        <w:gridCol w:w="1417"/>
        <w:gridCol w:w="1985"/>
        <w:gridCol w:w="2268"/>
        <w:gridCol w:w="1134"/>
      </w:tblGrid>
      <w:tr w:rsidR="00441A79" w:rsidRPr="00F95121" w:rsidTr="006A35C5">
        <w:trPr>
          <w:trHeight w:val="310"/>
          <w:jc w:val="center"/>
        </w:trPr>
        <w:tc>
          <w:tcPr>
            <w:tcW w:w="1226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时间</w:t>
            </w:r>
          </w:p>
        </w:tc>
        <w:tc>
          <w:tcPr>
            <w:tcW w:w="212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研究单位</w:t>
            </w:r>
          </w:p>
        </w:tc>
        <w:tc>
          <w:tcPr>
            <w:tcW w:w="1559" w:type="dxa"/>
            <w:vAlign w:val="center"/>
          </w:tcPr>
          <w:p w:rsidR="00F63DB0" w:rsidRPr="00F95121" w:rsidRDefault="008C0247" w:rsidP="00F14878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信号中心</w:t>
            </w:r>
            <w:r w:rsidR="006A23BD">
              <w:rPr>
                <w:rFonts w:ascii="Times New Roman" w:hAnsi="Times New Roman" w:cs="Times New Roman" w:hint="eastAsia"/>
                <w:szCs w:val="21"/>
              </w:rPr>
              <w:t>频率</w:t>
            </w:r>
          </w:p>
        </w:tc>
        <w:tc>
          <w:tcPr>
            <w:tcW w:w="1276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传输速率</w:t>
            </w:r>
          </w:p>
        </w:tc>
        <w:tc>
          <w:tcPr>
            <w:tcW w:w="141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信号带宽</w:t>
            </w:r>
          </w:p>
        </w:tc>
        <w:tc>
          <w:tcPr>
            <w:tcW w:w="1985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频谱效率</w:t>
            </w:r>
          </w:p>
        </w:tc>
        <w:tc>
          <w:tcPr>
            <w:tcW w:w="2268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传输距离</w:t>
            </w:r>
          </w:p>
        </w:tc>
        <w:tc>
          <w:tcPr>
            <w:tcW w:w="1134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BER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 w:val="restart"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  <w:bookmarkStart w:id="0" w:name="_GoBack"/>
            <w:bookmarkEnd w:id="0"/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0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wPC9ZZWFyPjxS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wPC9ZZWFyPjxS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4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.8 k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2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yPC9ZZWFyPjxS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yPC9ZZWFyPjxS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5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1.1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5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gt;1km (5.8 km fine weather)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223957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223957" w:rsidRPr="00F95121" w:rsidRDefault="00223957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223957" w:rsidRPr="00EE2B7F" w:rsidRDefault="00223957" w:rsidP="0046660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2</w: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6660B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Song&lt;/Author&gt;&lt;Year&gt;2012&lt;/Year&gt;&lt;RecNum&gt;24&lt;/RecNum&gt;&lt;DisplayText&gt;[6]&lt;/DisplayText&gt;&lt;record&gt;&lt;rec-number&gt;24&lt;/rec-number&gt;&lt;foreign-keys&gt;&lt;key app="EN" db-id="v200w0xptspa9iedtx1xwxemvdtzrpd95vvz" timestamp="1571131217"&gt;24&lt;/key&gt;&lt;/foreign-keys&gt;&lt;ref-type name="Journal Article"&gt;17&lt;/ref-type&gt;&lt;contributors&gt;&lt;authors&gt;&lt;author&gt;H. Song&lt;/author&gt;&lt;author&gt;K. Ajito&lt;/author&gt;&lt;author&gt;Y. Muramoto&lt;/author&gt;&lt;author&gt;A. Wakatsuki&lt;/author&gt;&lt;author&gt;T. Nagatsuma&lt;/author&gt;&lt;author&gt;N. Kukutsu&lt;/author&gt;&lt;/authors&gt;&lt;/contributors&gt;&lt;titles&gt;&lt;title&gt;24 Gbit/s data transmission in 300 GHz band for future terahertz communications&lt;/title&gt;&lt;secondary-title&gt;Electronics Letters&lt;/secondary-title&gt;&lt;/titles&gt;&lt;periodical&gt;&lt;full-title&gt;Electronics Letters&lt;/full-title&gt;&lt;/periodical&gt;&lt;pages&gt;953-954&lt;/pages&gt;&lt;volume&gt;48&lt;/volume&gt;&lt;number&gt;15&lt;/number&gt;&lt;keywords&gt;&lt;keyword&gt;data communication&lt;/keyword&gt;&lt;keyword&gt;microwave detectors&lt;/keyword&gt;&lt;keyword&gt;photodetectors&lt;/keyword&gt;&lt;keyword&gt;photodiodes&lt;/keyword&gt;&lt;keyword&gt;Schottky diodes&lt;/keyword&gt;&lt;keyword&gt;terahertz wave detectors&lt;/keyword&gt;&lt;keyword&gt;terahertz communication&lt;/keyword&gt;&lt;keyword&gt;wireless data transmission&lt;/keyword&gt;&lt;keyword&gt;unitravelling carrier photodiode&lt;/keyword&gt;&lt;keyword&gt;UTC-PD emitter&lt;/keyword&gt;&lt;keyword&gt;Schottky barrier diode detector&lt;/keyword&gt;&lt;keyword&gt;epi-layer&lt;/keyword&gt;&lt;keyword&gt;bit rate 24 Gbit/s&lt;/keyword&gt;&lt;keyword&gt;distance 50 cm&lt;/keyword&gt;&lt;keyword&gt;frequency 300 GHz&lt;/keyword&gt;&lt;/keywords&gt;&lt;dates&gt;&lt;year&gt;2012&lt;/year&gt;&lt;/dates&gt;&lt;urls&gt;&lt;/urls&gt;&lt;electronic-resource-num&gt;10.1049/el.2012.1708&lt;/electronic-resource-num&gt;&lt;/record&gt;&lt;/Cite&gt;&lt;/EndNote&gt;</w:instrTex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6660B">
              <w:rPr>
                <w:rFonts w:ascii="Times New Roman" w:hAnsi="Times New Roman" w:cs="Times New Roman"/>
                <w:noProof/>
                <w:szCs w:val="21"/>
              </w:rPr>
              <w:t>[6]</w: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  <w:r>
              <w:rPr>
                <w:rFonts w:ascii="Times New Roman" w:hAnsi="Times New Roman" w:cs="Times New Roman"/>
              </w:rPr>
              <w:t>TT</w:t>
            </w:r>
            <w:r w:rsidRPr="00EE2B7F">
              <w:rPr>
                <w:rFonts w:ascii="Times New Roman" w:hAnsi="Times New Roman" w:cs="Times New Roman"/>
              </w:rPr>
              <w:t xml:space="preserve"> Corporation</w:t>
            </w:r>
          </w:p>
        </w:tc>
        <w:tc>
          <w:tcPr>
            <w:tcW w:w="1559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00GHz</w:t>
            </w:r>
          </w:p>
        </w:tc>
        <w:tc>
          <w:tcPr>
            <w:tcW w:w="1276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  <w:r w:rsidRPr="00223957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223957" w:rsidRPr="00EE2B7F" w:rsidRDefault="00223957" w:rsidP="00223957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9</w:t>
            </w:r>
            <w:r w:rsidRPr="00EE2B7F">
              <w:rPr>
                <w:rFonts w:ascii="Times New Roman" w:hAnsi="Times New Roman" w:cs="Times New Roman"/>
              </w:rPr>
              <w:t>GHz</w:t>
            </w:r>
          </w:p>
        </w:tc>
        <w:tc>
          <w:tcPr>
            <w:tcW w:w="1985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26</w:t>
            </w:r>
            <w:r w:rsidRPr="00EE2B7F">
              <w:rPr>
                <w:rFonts w:ascii="Times New Roman" w:hAnsi="Times New Roman" w:cs="Times New Roman"/>
              </w:rPr>
              <w:t xml:space="preserve"> bit/s/Hz</w:t>
            </w:r>
          </w:p>
        </w:tc>
        <w:tc>
          <w:tcPr>
            <w:tcW w:w="2268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5m</w:t>
            </w:r>
          </w:p>
        </w:tc>
        <w:tc>
          <w:tcPr>
            <w:tcW w:w="1134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>
              <w:rPr>
                <w:rFonts w:ascii="Times New Roman" w:hAnsi="Times New Roman" w:cs="Times New Roman"/>
                <w:vertAlign w:val="superscript"/>
              </w:rPr>
              <w:t>-10</w:t>
            </w:r>
          </w:p>
        </w:tc>
      </w:tr>
      <w:tr w:rsidR="00B2014B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B2014B" w:rsidRPr="00F95121" w:rsidRDefault="00B2014B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B2014B" w:rsidRDefault="00B2014B" w:rsidP="00CB6BAF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2</w: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Fice&lt;/Author&gt;&lt;Year&gt;2012&lt;/Year&gt;&lt;RecNum&gt;25&lt;/RecNum&gt;&lt;DisplayText&gt;[7]&lt;/DisplayText&gt;&lt;record&gt;&lt;rec-number&gt;25&lt;/rec-number&gt;&lt;foreign-keys&gt;&lt;key app="EN" db-id="v200w0xptspa9iedtx1xwxemvdtzrpd95vvz" timestamp="1571187271"&gt;25&lt;/key&gt;&lt;/foreign-keys&gt;&lt;ref-type name="Journal Article"&gt;17&lt;/ref-type&gt;&lt;contributors&gt;&lt;authors&gt;&lt;author&gt;Fice, M. J.&lt;/author&gt;&lt;author&gt;Rouvalis, E.&lt;/author&gt;&lt;author&gt;van Dijk, F.&lt;/author&gt;&lt;author&gt;Accard, A.&lt;/author&gt;&lt;author&gt;Lelarge, F.&lt;/author&gt;&lt;author&gt;Renaud, C. C.&lt;/author&gt;&lt;author&gt;Carpintero, G.&lt;/author&gt;&lt;author&gt;Seeds, A. J.&lt;/author&gt;&lt;/authors&gt;&lt;/contributors&gt;&lt;titles&gt;&lt;title&gt;146-GHz millimeter-wave radio-over-fiber photonic wireless transmission system&lt;/title&gt;&lt;secondary-title&gt;Optics Express&lt;/secondary-title&gt;&lt;alt-title&gt;Opt. Express&lt;/alt-title&gt;&lt;/titles&gt;&lt;periodical&gt;&lt;full-title&gt;Optics Express&lt;/full-title&gt;&lt;abbr-1&gt;Opt. Express&lt;/abbr-1&gt;&lt;/periodical&gt;&lt;alt-periodical&gt;&lt;full-title&gt;Optics Express&lt;/full-title&gt;&lt;abbr-1&gt;Opt. Express&lt;/abbr-1&gt;&lt;/alt-periodical&gt;&lt;pages&gt;1769-1774&lt;/pages&gt;&lt;volume&gt;20&lt;/volume&gt;&lt;number&gt;2&lt;/number&gt;&lt;keywords&gt;&lt;keyword&gt;Heterodyne&lt;/keyword&gt;&lt;keyword&gt;Integrated optics&lt;/keyword&gt;&lt;keyword&gt;Radio frequency photonics&lt;/keyword&gt;&lt;keyword&gt;Distributed feedback lasers&lt;/keyword&gt;&lt;keyword&gt;Optical signals&lt;/keyword&gt;&lt;keyword&gt;Optical wireless communication&lt;/keyword&gt;&lt;keyword&gt;Phase noise&lt;/keyword&gt;&lt;keyword&gt;Semiconductor lasers&lt;/keyword&gt;&lt;keyword&gt;Single mode lasers&lt;/keyword&gt;&lt;/keywords&gt;&lt;dates&gt;&lt;year&gt;2012&lt;/year&gt;&lt;pub-dates&gt;&lt;date&gt;2012/01/16&lt;/date&gt;&lt;/pub-dates&gt;&lt;/dates&gt;&lt;publisher&gt;OSA&lt;/publisher&gt;&lt;urls&gt;&lt;related-urls&gt;&lt;url&gt;http://www.opticsexpress.org/abstract.cfm?URI=oe-20-2-1769&lt;/url&gt;&lt;/related-urls&gt;&lt;/urls&gt;&lt;electronic-resource-num&gt;10.1364/OE.20.001769&lt;/electronic-resource-num&gt;&lt;/record&gt;&lt;/Cite&gt;&lt;/EndNote&gt;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7]</w: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B2014B" w:rsidRDefault="00CB6BAF" w:rsidP="00F14878">
            <w:pPr>
              <w:rPr>
                <w:rFonts w:ascii="Times New Roman" w:hAnsi="Times New Roman" w:cs="Times New Roman"/>
              </w:rPr>
            </w:pPr>
            <w:r w:rsidRPr="00CB6BAF">
              <w:rPr>
                <w:rFonts w:ascii="Times New Roman" w:hAnsi="Times New Roman" w:cs="Times New Roman"/>
              </w:rPr>
              <w:t>University College London</w:t>
            </w:r>
          </w:p>
        </w:tc>
        <w:tc>
          <w:tcPr>
            <w:tcW w:w="1559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6</w:t>
            </w:r>
            <w:r>
              <w:rPr>
                <w:rFonts w:ascii="Times New Roman" w:hAnsi="Times New Roman" w:cs="Times New Roman" w:hint="eastAsia"/>
              </w:rPr>
              <w:t>GHz</w:t>
            </w:r>
          </w:p>
        </w:tc>
        <w:tc>
          <w:tcPr>
            <w:tcW w:w="1276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 w:rsidRPr="00223957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B2014B" w:rsidRPr="00EE2B7F" w:rsidRDefault="00CB6BAF" w:rsidP="002239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985" w:type="dxa"/>
            <w:vAlign w:val="center"/>
          </w:tcPr>
          <w:p w:rsidR="00B2014B" w:rsidRDefault="00CB6BAF" w:rsidP="00CB6BA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</w:t>
            </w:r>
            <w:r>
              <w:rPr>
                <w:rFonts w:ascii="Times New Roman" w:hAnsi="Times New Roman" w:cs="Times New Roman"/>
              </w:rPr>
              <w:t>1</w:t>
            </w:r>
            <w:r w:rsidRPr="00EE2B7F">
              <w:rPr>
                <w:rFonts w:ascii="Times New Roman" w:hAnsi="Times New Roman" w:cs="Times New Roman"/>
              </w:rPr>
              <w:t>bit/s/Hz</w:t>
            </w:r>
          </w:p>
        </w:tc>
        <w:tc>
          <w:tcPr>
            <w:tcW w:w="2268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25</w:t>
            </w:r>
          </w:p>
        </w:tc>
        <w:tc>
          <w:tcPr>
            <w:tcW w:w="1134" w:type="dxa"/>
            <w:vAlign w:val="center"/>
          </w:tcPr>
          <w:p w:rsidR="00B2014B" w:rsidRPr="00EE2B7F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3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Koenig&lt;/Author&gt;&lt;Year&gt;2013&lt;/Year&gt;&lt;RecNum&gt;16&lt;/RecNum&gt;&lt;DisplayText&gt;[8]&lt;/DisplayText&gt;&lt;record&gt;&lt;rec-number&gt;16&lt;/rec-number&gt;&lt;foreign-keys&gt;&lt;key app="EN" db-id="v200w0xptspa9iedtx1xwxemvdtzrpd95vvz" timestamp="1571054045"&gt;16&lt;/key&gt;&lt;/foreign-keys&gt;&lt;ref-type name="Journal Article"&gt;17&lt;/ref-type&gt;&lt;contributors&gt;&lt;authors&gt;&lt;author&gt;Koenig, S.&lt;/author&gt;&lt;author&gt;Lopez-Diaz, D.&lt;/author&gt;&lt;author&gt;Antes, J.&lt;/author&gt;&lt;author&gt;Boes, F.&lt;/author&gt;&lt;author&gt;Henneberger, R.&lt;/author&gt;&lt;author&gt;Leuther, A.&lt;/author&gt;&lt;author&gt;Tessmann, A.&lt;/author&gt;&lt;author&gt;Schmogrow, R.&lt;/author&gt;&lt;author&gt;Hillerkuss, D.&lt;/author&gt;&lt;author&gt;Palmer, R.&lt;/author&gt;&lt;author&gt;Zwick, T.&lt;/author&gt;&lt;author&gt;Koos, C.&lt;/author&gt;&lt;author&gt;Freude, W.&lt;/author&gt;&lt;author&gt;Ambacher, O.&lt;/author&gt;&lt;author&gt;Leuthold, J.&lt;/author&gt;&lt;author&gt;Kallfass, I.&lt;/author&gt;&lt;/authors&gt;&lt;/contributors&gt;&lt;titles&gt;&lt;title&gt;Wireless sub-THz communication system with high data rate&lt;/title&gt;&lt;secondary-title&gt;Nature Photonics&lt;/secondary-title&gt;&lt;/titles&gt;&lt;periodical&gt;&lt;full-title&gt;Nature Photonics&lt;/full-title&gt;&lt;/periodical&gt;&lt;pages&gt;977&lt;/pages&gt;&lt;volume&gt;7&lt;/volume&gt;&lt;dates&gt;&lt;year&gt;2013&lt;/year&gt;&lt;pub-dates&gt;&lt;date&gt;10/13/online&lt;/date&gt;&lt;/pub-dates&gt;&lt;/dates&gt;&lt;publisher&gt;Nature Publishing Group&lt;/publisher&gt;&lt;urls&gt;&lt;related-urls&gt;&lt;url&gt;https://doi.org/10.1038/nphoton.2013.275&lt;/url&gt;&lt;/related-urls&gt;&lt;/urls&gt;&lt;electronic-resource-num&gt;10.1038/nphoton.2013.275&amp;#xD;https://www.nature.com/articles/nphoton.2013.275#supplementary-information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8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Karlsruhe Institute of Technology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37.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5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4</w:t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QYW5nPC9BdXRob3I+PFllYXI+MjAxNDwvWWVhcj48UmVj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QYW5nPC9BdXRob3I+PFllYXI+MjAxNDwvWWVhcj48UmVj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CB6BAF">
              <w:rPr>
                <w:rFonts w:ascii="Times New Roman" w:hAnsi="Times New Roman" w:cs="Times New Roman"/>
                <w:szCs w:val="21"/>
              </w:rPr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  <w:r w:rsidR="00E13378">
              <w:rPr>
                <w:rFonts w:ascii="Times New Roman" w:hAnsi="Times New Roman" w:cs="Times New Roman"/>
                <w:szCs w:val="21"/>
              </w:rPr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9]</w:t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DTU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1.4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6Gbit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5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</w:tr>
      <w:tr w:rsidR="0046660B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CB6BAF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4</w: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dWNvdXJuYXU8L0F1dGhvcj48WWVhcj4yMDE0PC9ZZWFy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dWNvdXJuYXU8L0F1dGhvcj48WWVhcj4yMDE0PC9ZZWFy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CB6BAF">
              <w:rPr>
                <w:rFonts w:ascii="Times New Roman" w:hAnsi="Times New Roman" w:cs="Times New Roman"/>
                <w:szCs w:val="21"/>
              </w:rPr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10]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441A79">
              <w:rPr>
                <w:rFonts w:ascii="Times New Roman" w:hAnsi="Times New Roman" w:cs="Times New Roman"/>
              </w:rPr>
              <w:t>Micro électronique et de</w:t>
            </w:r>
            <w:r>
              <w:rPr>
                <w:rFonts w:ascii="Times New Roman" w:hAnsi="Times New Roman" w:cs="Times New Roman"/>
              </w:rPr>
              <w:t xml:space="preserve"> Nanotechnologies (IEMN)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00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6</w:t>
            </w:r>
            <w:r w:rsidRPr="00EE2B7F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>0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58</w:t>
            </w:r>
            <w:r w:rsidRPr="00EE2B7F">
              <w:rPr>
                <w:rFonts w:ascii="Times New Roman" w:hAnsi="Times New Roman" w:cs="Times New Roman"/>
              </w:rPr>
              <w:t>bit/s/Hz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</w:t>
            </w: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Stöhr&lt;/Author&gt;&lt;Year&gt;2017&lt;/Year&gt;&lt;RecNum&gt;18&lt;/RecNum&gt;&lt;DisplayText&gt;[11]&lt;/DisplayText&gt;&lt;record&gt;&lt;rec-number&gt;18&lt;/rec-number&gt;&lt;foreign-keys&gt;&lt;key app="EN" db-id="v200w0xptspa9iedtx1xwxemvdtzrpd95vvz" timestamp="1571054952"&gt;18&lt;/key&gt;&lt;/foreign-keys&gt;&lt;ref-type name="Conference Proceedings"&gt;10&lt;/ref-type&gt;&lt;contributors&gt;&lt;authors&gt;&lt;author&gt;A. Stöhr&lt;/author&gt;&lt;author&gt;M. F. Hermelo&lt;/author&gt;&lt;author&gt;M. Steeg&lt;/author&gt;&lt;author&gt;P. B. Shih&lt;/author&gt;&lt;author&gt;A. Ng&amp;apos;oma&lt;/author&gt;&lt;/authors&gt;&lt;/contributors&gt;&lt;titles&gt;&lt;title&gt;Coherent radio-over-fiber THz communication link for high data-rate 59 Gbit/s 64-QAM-OFDM and real-time HDTV transmission&lt;/title&gt;&lt;secondary-title&gt;2017 Optical Fiber Communications Conference and Exhibition (OFC)&lt;/secondary-title&gt;&lt;alt-title&gt;2017 Optical Fiber Communications Conference and Exhibition (OFC)&lt;/alt-title&gt;&lt;/titles&gt;&lt;pages&gt;1-3&lt;/pages&gt;&lt;keywords&gt;&lt;keyword&gt;high definition television&lt;/keyword&gt;&lt;keyword&gt;microwave photonics&lt;/keyword&gt;&lt;keyword&gt;OFDM modulation&lt;/keyword&gt;&lt;keyword&gt;optical modulation&lt;/keyword&gt;&lt;keyword&gt;quadrature amplitude modulation&lt;/keyword&gt;&lt;keyword&gt;radio-over-fibre&lt;/keyword&gt;&lt;keyword&gt;coherent radio-over-fiber THz communication link&lt;/keyword&gt;&lt;keyword&gt;64-QAM-OFDM&lt;/keyword&gt;&lt;keyword&gt;real-time HDTV transmission&lt;/keyword&gt;&lt;keyword&gt;CRoF&lt;/keyword&gt;&lt;keyword&gt;bit rate 59 Gbit/s&lt;/keyword&gt;&lt;keyword&gt;frequency 328 GHz&lt;/keyword&gt;&lt;keyword&gt;Wireless communication&lt;/keyword&gt;&lt;keyword&gt;Photonics&lt;/keyword&gt;&lt;keyword&gt;Acceleration&lt;/keyword&gt;&lt;keyword&gt;Detectors&lt;/keyword&gt;&lt;keyword&gt;Optical fiber communication&lt;/keyword&gt;&lt;/keywords&gt;&lt;dates&gt;&lt;year&gt;2017&lt;/year&gt;&lt;pub-dates&gt;&lt;date&gt;19-23 March 2017&lt;/date&gt;&lt;/pub-dates&gt;&lt;/dates&gt;&lt;urls&gt;&lt;/urls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11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University Duisburg-Essen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28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9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.9bit/s/Hz 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5m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8</w:t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DARPA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3.5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bit/s/Hz</w:t>
            </w:r>
            <w:r w:rsidR="006A35C5">
              <w:rPr>
                <w:rFonts w:ascii="Times New Roman" w:hAnsi="Times New Roman" w:cs="Times New Roman"/>
              </w:rPr>
              <w:t>(</w:t>
            </w:r>
            <w:r w:rsidR="006A35C5">
              <w:rPr>
                <w:rFonts w:ascii="Times New Roman" w:hAnsi="Times New Roman" w:cs="Times New Roman" w:hint="eastAsia"/>
              </w:rPr>
              <w:t>极化复用，空间复用</w:t>
            </w:r>
            <w:r w:rsidR="006A35C5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km</w:t>
            </w:r>
            <w:r w:rsidRPr="00EE2B7F">
              <w:rPr>
                <w:rFonts w:ascii="Times New Roman" w:hAnsi="Times New Roman" w:cs="Times New Roman"/>
              </w:rPr>
              <w:t>（城市环境）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-</w:t>
            </w:r>
          </w:p>
        </w:tc>
      </w:tr>
      <w:tr w:rsidR="00AA6982" w:rsidRPr="00F95121" w:rsidTr="006A35C5">
        <w:trPr>
          <w:trHeight w:val="331"/>
          <w:jc w:val="center"/>
        </w:trPr>
        <w:tc>
          <w:tcPr>
            <w:tcW w:w="1226" w:type="dxa"/>
            <w:vMerge w:val="restart"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国内</w:t>
            </w: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3</w: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Li&lt;/Author&gt;&lt;Year&gt;2013&lt;/Year&gt;&lt;RecNum&gt;27&lt;/RecNum&gt;&lt;DisplayText&gt;[12]&lt;/DisplayText&gt;&lt;record&gt;&lt;rec-number&gt;27&lt;/rec-number&gt;&lt;foreign-keys&gt;&lt;key app="EN" db-id="v200w0xptspa9iedtx1xwxemvdtzrpd95vvz" timestamp="1571194623"&gt;27&lt;/key&gt;&lt;/foreign-keys&gt;&lt;ref-type name="Journal Article"&gt;17&lt;/ref-type&gt;&lt;contributors&gt;&lt;authors&gt;&lt;author&gt;Li, Xinying&lt;/author&gt;&lt;author&gt;Yu, Jianjun&lt;/author&gt;&lt;author&gt;Zhang, Junwen&lt;/author&gt;&lt;author&gt;Dong, Ze&lt;/author&gt;&lt;author&gt;Li, Fan&lt;/author&gt;&lt;author&gt;Chi, Nan&lt;/author&gt;&lt;/authors&gt;&lt;/contributors&gt;&lt;titles&gt;&lt;title&gt;A 400G optical wireless integration delivery system&lt;/title&gt;&lt;secondary-title&gt;Optics Express&lt;/secondary-title&gt;&lt;alt-title&gt;Opt. Express&lt;/alt-title&gt;&lt;/titles&gt;&lt;periodical&gt;&lt;full-title&gt;Optics Express&lt;/full-title&gt;&lt;abbr-1&gt;Opt. Express&lt;/abbr-1&gt;&lt;/periodical&gt;&lt;alt-periodical&gt;&lt;full-title&gt;Optics Express&lt;/full-title&gt;&lt;abbr-1&gt;Opt. Express&lt;/abbr-1&gt;&lt;/alt-periodical&gt;&lt;pages&gt;18812-18819&lt;/pages&gt;&lt;volume&gt;21&lt;/volume&gt;&lt;number&gt;16&lt;/number&gt;&lt;keywords&gt;&lt;keyword&gt;Fiber optics and optical communications&lt;/keyword&gt;&lt;keyword&gt;Radio frequency photonics&lt;/keyword&gt;&lt;keyword&gt;Heterodyne&lt;/keyword&gt;&lt;keyword&gt;Optical signals&lt;/keyword&gt;&lt;keyword&gt;Optical wireless communication&lt;/keyword&gt;&lt;keyword&gt;Phase recovery&lt;/keyword&gt;&lt;keyword&gt;Polarization mode dispersion&lt;/keyword&gt;&lt;keyword&gt;Quadrature amplitude modulation&lt;/keyword&gt;&lt;keyword&gt;Signal processing&lt;/keyword&gt;&lt;/keywords&gt;&lt;dates&gt;&lt;year&gt;2013&lt;/year&gt;&lt;pub-dates&gt;&lt;date&gt;2013/08/12&lt;/date&gt;&lt;/pub-dates&gt;&lt;/dates&gt;&lt;publisher&gt;OSA&lt;/publisher&gt;&lt;urls&gt;&lt;related-urls&gt;&lt;url&gt;http://www.opticsexpress.org/abstract.cfm?URI=oe-21-16-18812&lt;/url&gt;&lt;/related-urls&gt;&lt;/urls&gt;&lt;electronic-resource-num&gt;10.1364/OE.21.018812&lt;/electronic-resource-num&gt;&lt;/record&gt;&lt;/Cite&gt;&lt;/EndNote&gt;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2]</w: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复旦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0</w:t>
            </w:r>
            <w:r>
              <w:rPr>
                <w:rFonts w:ascii="Times New Roman" w:hAnsi="Times New Roman" w:cs="Times New Roman" w:hint="eastAsia"/>
              </w:rPr>
              <w:t>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AA6982" w:rsidRPr="00EE2B7F" w:rsidRDefault="006A35C5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7GHz</w:t>
            </w:r>
          </w:p>
        </w:tc>
        <w:tc>
          <w:tcPr>
            <w:tcW w:w="1985" w:type="dxa"/>
            <w:vAlign w:val="center"/>
          </w:tcPr>
          <w:p w:rsidR="00AA6982" w:rsidRPr="00EE2B7F" w:rsidRDefault="006A35C5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D60776" w:rsidRPr="00EE2B7F">
              <w:rPr>
                <w:rFonts w:ascii="Times New Roman" w:hAnsi="Times New Roman" w:cs="Times New Roman"/>
              </w:rPr>
              <w:t>bit/s/Hz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 w:hint="eastAsia"/>
              </w:rPr>
              <w:t>极化复用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68" w:type="dxa"/>
            <w:vAlign w:val="center"/>
          </w:tcPr>
          <w:p w:rsidR="00AA6982" w:rsidRPr="00EE2B7F" w:rsidRDefault="00435B3A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m</w:t>
            </w:r>
          </w:p>
        </w:tc>
        <w:tc>
          <w:tcPr>
            <w:tcW w:w="1134" w:type="dxa"/>
            <w:vAlign w:val="center"/>
          </w:tcPr>
          <w:p w:rsidR="00AA6982" w:rsidRPr="00EE2B7F" w:rsidRDefault="00D60776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3.8</w:t>
            </w:r>
            <w:r w:rsidRPr="00EE2B7F">
              <w:rPr>
                <w:rFonts w:ascii="Times New Roman" w:hAnsi="Times New Roman" w:cs="Times New Roman"/>
              </w:rPr>
              <w:t>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6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Chen&lt;/Author&gt;&lt;Year&gt;2016&lt;/Year&gt;&lt;RecNum&gt;13&lt;/RecNum&gt;&lt;DisplayText&gt;[13]&lt;/DisplayText&gt;&lt;record&gt;&lt;rec-number&gt;13&lt;/rec-number&gt;&lt;foreign-keys&gt;&lt;key app="EN" db-id="v200w0xptspa9iedtx1xwxemvdtzrpd95vvz" timestamp="1571051023"&gt;13&lt;/key&gt;&lt;/foreign-keys&gt;&lt;ref-type name="Journal Article"&gt;17&lt;/ref-type&gt;&lt;contributors&gt;&lt;authors&gt;&lt;author&gt;Chen, Zhe&lt;/author&gt;&lt;author&gt;Zhang, Bo&lt;/author&gt;&lt;author&gt;Zhang, Yong&lt;/author&gt;&lt;author&gt;Yue, Guangrong&lt;/author&gt;&lt;author&gt;Fan, Yong&lt;/author&gt;&lt;author&gt;Yuan, Ye&lt;/author&gt;&lt;/authors&gt;&lt;/contributors&gt;&lt;titles&gt;&lt;title&gt;220 GHz outdoor wireless communication system based on a Schottky-diode transceiver&lt;/title&gt;&lt;secondary-title&gt;IEICE Electronics Express&lt;/secondary-title&gt;&lt;/titles&gt;&lt;periodical&gt;&lt;full-title&gt;IEICE Electronics Express&lt;/full-title&gt;&lt;/periodical&gt;&lt;pages&gt;20160282-20160282&lt;/pages&gt;&lt;volume&gt;13&lt;/volume&gt;&lt;number&gt;9&lt;/number&gt;&lt;dates&gt;&lt;year&gt;2016&lt;/year&gt;&lt;/dates&gt;&lt;urls&gt;&lt;/urls&gt;&lt;electronic-resource-num&gt;10.1587/elex.13.20160282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3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电子科大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18.8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.52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2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6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0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KaWE8L0F1dGhvcj48WWVhcj4yMDE4PC9ZZWFyPjxSZWNO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KaWE8L0F1dGhvcj48WWVhcj4yMDE4PC9ZZWFyPjxSZWNO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472C04">
              <w:rPr>
                <w:rFonts w:ascii="Times New Roman" w:hAnsi="Times New Roman" w:cs="Times New Roman"/>
                <w:szCs w:val="21"/>
              </w:rPr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4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浙大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00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6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0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65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5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~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MaTwvQXV0aG9yPjxZZWFyPjIwMTg8L1llYXI+PFJlY051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MaTwvQXV0aG9yPjxZZWFyPjIwMTg8L1llYXI+PFJlY051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472C04">
              <w:rPr>
                <w:rFonts w:ascii="Times New Roman" w:hAnsi="Times New Roman" w:cs="Times New Roman"/>
                <w:szCs w:val="21"/>
              </w:rPr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5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复旦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94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4 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9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5k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3.8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AA6982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u&lt;/Author&gt;&lt;Year&gt;2017&lt;/Year&gt;&lt;RecNum&gt;14&lt;/RecNum&gt;&lt;DisplayText&gt;[16]&lt;/DisplayText&gt;&lt;record&gt;&lt;rec-number&gt;14&lt;/rec-number&gt;&lt;foreign-keys&gt;&lt;key app="EN" db-id="v200w0xptspa9iedtx1xwxemvdtzrpd95vvz" timestamp="1571051629"&gt;14&lt;/key&gt;&lt;/foreign-keys&gt;&lt;ref-type name="Conference Proceedings"&gt;10&lt;/ref-type&gt;&lt;contributors&gt;&lt;authors&gt;&lt;author&gt;Q. Wu&lt;/author&gt;&lt;author&gt;C. Lin&lt;/author&gt;&lt;author&gt;B. Lu&lt;/author&gt;&lt;author&gt;L. Miao&lt;/author&gt;&lt;author&gt;X. Hao&lt;/author&gt;&lt;author&gt;Z. Wang&lt;/author&gt;&lt;author&gt;Y. Jiang&lt;/author&gt;&lt;author&gt;W. Lei&lt;/author&gt;&lt;author&gt;X. Den&lt;/author&gt;&lt;author&gt;H. Chen&lt;/author&gt;&lt;author&gt;J. Yao&lt;/author&gt;&lt;author&gt;J. Zhang&lt;/author&gt;&lt;/authors&gt;&lt;/contributors&gt;&lt;titles&gt;&lt;title&gt;A 21 km 5 Gbps real time wireless communication system at 0.14 THz&lt;/title&gt;&lt;secondary-title&gt;2017 42nd International Conference on Infrared, Millimeter, and Terahertz Waves (IRMMW-THz)&lt;/secondary-title&gt;&lt;alt-title&gt;2017 42nd International Conference on Infrared, Millimeter, and Terahertz Waves (IRMMW-THz)&lt;/alt-title&gt;&lt;/titles&gt;&lt;pages&gt;1-2&lt;/pages&gt;&lt;keywords&gt;&lt;keyword&gt;error statistics&lt;/keyword&gt;&lt;keyword&gt;radiofrequency power amplifiers&lt;/keyword&gt;&lt;keyword&gt;submillimetre wave amplifiers&lt;/keyword&gt;&lt;keyword&gt;terahertz wave devices&lt;/keyword&gt;&lt;keyword&gt;vacuum electronic amplifier&lt;/keyword&gt;&lt;keyword&gt;solid-state receiver&lt;/keyword&gt;&lt;keyword&gt;bit error rate&lt;/keyword&gt;&lt;keyword&gt;wireless communication system&lt;/keyword&gt;&lt;keyword&gt;HD-SDI video streams&lt;/keyword&gt;&lt;keyword&gt;solid-state power amplifier&lt;/keyword&gt;&lt;keyword&gt;terahertz wave&lt;/keyword&gt;&lt;keyword&gt;frequency 0.14 THz&lt;/keyword&gt;&lt;keyword&gt;temperature 1100.0 K&lt;/keyword&gt;&lt;keyword&gt;Wireless communication&lt;/keyword&gt;&lt;keyword&gt;Receivers&lt;/keyword&gt;&lt;keyword&gt;Absorption&lt;/keyword&gt;&lt;keyword&gt;Temperature measurement&lt;/keyword&gt;&lt;keyword&gt;Antenna measurements&lt;/keyword&gt;&lt;keyword&gt;Gain&lt;/keyword&gt;&lt;keyword&gt;Attenuation&lt;/keyword&gt;&lt;/keywords&gt;&lt;dates&gt;&lt;year&gt;2017&lt;/year&gt;&lt;pub-dates&gt;&lt;date&gt;27 Aug.-1 Sept. 2017&lt;/date&gt;&lt;/pub-dates&gt;&lt;/dates&gt;&lt;urls&gt;&lt;/urls&gt;&lt;electronic-resource-num&gt;10.1109/IRMMW-THz.2017.8066870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6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工程物理研究院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40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8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8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1k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</w:tbl>
    <w:p w:rsidR="00D84DE1" w:rsidRDefault="00D84DE1">
      <w:pPr>
        <w:rPr>
          <w:sz w:val="24"/>
        </w:rPr>
      </w:pPr>
    </w:p>
    <w:p w:rsidR="00472C04" w:rsidRPr="00472C04" w:rsidRDefault="00D84DE1" w:rsidP="00472C04">
      <w:pPr>
        <w:pStyle w:val="EndNoteBibliography"/>
        <w:ind w:left="720" w:hanging="720"/>
      </w:pPr>
      <w:r>
        <w:rPr>
          <w:sz w:val="24"/>
        </w:rPr>
        <w:lastRenderedPageBreak/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="00472C04" w:rsidRPr="00472C04">
        <w:t>[1]</w:t>
      </w:r>
      <w:r w:rsidR="00472C04" w:rsidRPr="00472C04">
        <w:tab/>
        <w:t>A. Hirata</w:t>
      </w:r>
      <w:r w:rsidR="00472C04" w:rsidRPr="00472C04">
        <w:rPr>
          <w:i/>
        </w:rPr>
        <w:t xml:space="preserve"> et al.</w:t>
      </w:r>
      <w:r w:rsidR="00472C04" w:rsidRPr="00472C04">
        <w:t xml:space="preserve">, "120-GHz-band millimeter-wave photonic wireless link for 10-Gb/s data transmission," </w:t>
      </w:r>
      <w:r w:rsidR="00472C04" w:rsidRPr="00472C04">
        <w:rPr>
          <w:i/>
        </w:rPr>
        <w:t xml:space="preserve">IEEE Transactions on Microwave Theory and Techniques, </w:t>
      </w:r>
      <w:r w:rsidR="00472C04" w:rsidRPr="00472C04">
        <w:t>vol. 54, no. 5, pp. 1937-1944, 2006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2]</w:t>
      </w:r>
      <w:r w:rsidRPr="00472C04">
        <w:tab/>
        <w:t>V. Dyadyuk</w:t>
      </w:r>
      <w:r w:rsidRPr="00472C04">
        <w:rPr>
          <w:i/>
        </w:rPr>
        <w:t xml:space="preserve"> et al.</w:t>
      </w:r>
      <w:r w:rsidRPr="00472C04">
        <w:t xml:space="preserve">, "A Multigigabit Millimeter-Wave Communication System With Improved Spectral Efficiency," </w:t>
      </w:r>
      <w:r w:rsidRPr="00472C04">
        <w:rPr>
          <w:i/>
        </w:rPr>
        <w:t xml:space="preserve">IEEE Transactions on Microwave Theory and Techniques, </w:t>
      </w:r>
      <w:r w:rsidRPr="00472C04">
        <w:t>vol. 55, no. 12, pp. 2813-2821, 2007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3]</w:t>
      </w:r>
      <w:r w:rsidRPr="00472C04">
        <w:tab/>
        <w:t>Y. Ryoichi</w:t>
      </w:r>
      <w:r w:rsidRPr="00472C04">
        <w:rPr>
          <w:i/>
        </w:rPr>
        <w:t xml:space="preserve"> et al.</w:t>
      </w:r>
      <w:r w:rsidRPr="00472C04">
        <w:t xml:space="preserve">, "10-Gbit/s MMIC wireless link exceeding 800 meters," in </w:t>
      </w:r>
      <w:r w:rsidRPr="00472C04">
        <w:rPr>
          <w:i/>
        </w:rPr>
        <w:t>2008 IEEE Radio and Wireless Symposium</w:t>
      </w:r>
      <w:r w:rsidRPr="00472C04">
        <w:t>, 2008, pp. 695-69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4]</w:t>
      </w:r>
      <w:r w:rsidRPr="00472C04">
        <w:tab/>
        <w:t>A. Hirata</w:t>
      </w:r>
      <w:r w:rsidRPr="00472C04">
        <w:rPr>
          <w:i/>
        </w:rPr>
        <w:t xml:space="preserve"> et al.</w:t>
      </w:r>
      <w:r w:rsidRPr="00472C04">
        <w:t xml:space="preserve">, "5.8-km 10-Gbps data transmission over a 120-GHz-band wireless link," in </w:t>
      </w:r>
      <w:r w:rsidRPr="00472C04">
        <w:rPr>
          <w:i/>
        </w:rPr>
        <w:t>2010 IEEE International Conference on Wireless Information Technology and Systems</w:t>
      </w:r>
      <w:r w:rsidRPr="00472C04">
        <w:t>, 2010, pp. 1-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5]</w:t>
      </w:r>
      <w:r w:rsidRPr="00472C04">
        <w:tab/>
        <w:t>A. Hirata</w:t>
      </w:r>
      <w:r w:rsidRPr="00472C04">
        <w:rPr>
          <w:i/>
        </w:rPr>
        <w:t xml:space="preserve"> et al.</w:t>
      </w:r>
      <w:r w:rsidRPr="00472C04">
        <w:t xml:space="preserve">, "120-GHz-Band Wireless Link Technologies for Outdoor 10-Gbit/s Data Transmission," </w:t>
      </w:r>
      <w:r w:rsidRPr="00472C04">
        <w:rPr>
          <w:i/>
        </w:rPr>
        <w:t xml:space="preserve">IEEE Transactions on Microwave Theory and Techniques, </w:t>
      </w:r>
      <w:r w:rsidRPr="00472C04">
        <w:t>vol. 60, no. 3, pp. 881-895,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6]</w:t>
      </w:r>
      <w:r w:rsidRPr="00472C04">
        <w:tab/>
        <w:t xml:space="preserve">H. Song, K. Ajito, Y. Muramoto, A. Wakatsuki, T. Nagatsuma, and N. Kukutsu, "24 Gbit/s data transmission in 300 GHz band for future terahertz communications," </w:t>
      </w:r>
      <w:r w:rsidRPr="00472C04">
        <w:rPr>
          <w:i/>
        </w:rPr>
        <w:t xml:space="preserve">Electronics Letters, </w:t>
      </w:r>
      <w:r w:rsidRPr="00472C04">
        <w:t>vol. 48, no. 15, pp. 953-954,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7]</w:t>
      </w:r>
      <w:r w:rsidRPr="00472C04">
        <w:tab/>
        <w:t>M. J. Fice</w:t>
      </w:r>
      <w:r w:rsidRPr="00472C04">
        <w:rPr>
          <w:i/>
        </w:rPr>
        <w:t xml:space="preserve"> et al.</w:t>
      </w:r>
      <w:r w:rsidRPr="00472C04">
        <w:t xml:space="preserve">, "146-GHz millimeter-wave radio-over-fiber photonic wireless transmission system," </w:t>
      </w:r>
      <w:r w:rsidRPr="00472C04">
        <w:rPr>
          <w:i/>
        </w:rPr>
        <w:t xml:space="preserve">Optics Express, </w:t>
      </w:r>
      <w:r w:rsidRPr="00472C04">
        <w:t>vol. 20, no. 2, pp. 1769-1774, 2012/01/16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8]</w:t>
      </w:r>
      <w:r w:rsidRPr="00472C04">
        <w:tab/>
        <w:t>S. Koenig</w:t>
      </w:r>
      <w:r w:rsidRPr="00472C04">
        <w:rPr>
          <w:i/>
        </w:rPr>
        <w:t xml:space="preserve"> et al.</w:t>
      </w:r>
      <w:r w:rsidRPr="00472C04">
        <w:t xml:space="preserve">, "Wireless sub-THz communication system with high data rate," </w:t>
      </w:r>
      <w:r w:rsidRPr="00472C04">
        <w:rPr>
          <w:i/>
        </w:rPr>
        <w:t xml:space="preserve">Nature Photonics, </w:t>
      </w:r>
      <w:r w:rsidRPr="00472C04">
        <w:t>vol. 7, p. 977, 10/13/online 201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9]</w:t>
      </w:r>
      <w:r w:rsidRPr="00472C04">
        <w:tab/>
        <w:t xml:space="preserve">X. Pang, A. Lebedev, J. J. V. Olmos, and I. T. Monroy, "Multigigabit W-Band (75–110 GHz) Bidirectional Hybrid Fiber-Wireless Systems in Access Networks," </w:t>
      </w:r>
      <w:r w:rsidRPr="00472C04">
        <w:rPr>
          <w:i/>
        </w:rPr>
        <w:t xml:space="preserve">Journal of Lightwave Technology, </w:t>
      </w:r>
      <w:r w:rsidRPr="00472C04">
        <w:t>vol. 32, no. 23, pp. 4585-4592, 201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0]</w:t>
      </w:r>
      <w:r w:rsidRPr="00472C04">
        <w:tab/>
        <w:t>G. Ducournau</w:t>
      </w:r>
      <w:r w:rsidRPr="00472C04">
        <w:rPr>
          <w:i/>
        </w:rPr>
        <w:t xml:space="preserve"> et al.</w:t>
      </w:r>
      <w:r w:rsidRPr="00472C04">
        <w:t xml:space="preserve">, "Ultrawide-Bandwidth Single-Channel 0.4-THz Wireless Link Combining Broadband Quasi-Optic Photomixer and Coherent Detection," </w:t>
      </w:r>
      <w:r w:rsidRPr="00472C04">
        <w:rPr>
          <w:i/>
        </w:rPr>
        <w:t xml:space="preserve">IEEE Transactions on Terahertz Science and Technology, </w:t>
      </w:r>
      <w:r w:rsidRPr="00472C04">
        <w:t>vol. 4, no. 3, pp. 328-337, 201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1]</w:t>
      </w:r>
      <w:r w:rsidRPr="00472C04">
        <w:tab/>
        <w:t xml:space="preserve">A. Stöhr, M. F. Hermelo, M. Steeg, P. B. Shih, and A. Ng'oma, "Coherent radio-over-fiber THz communication link for high data-rate 59 Gbit/s 64-QAM-OFDM and real-time HDTV transmission," in </w:t>
      </w:r>
      <w:r w:rsidRPr="00472C04">
        <w:rPr>
          <w:i/>
        </w:rPr>
        <w:t>2017 Optical Fiber Communications Conference and Exhibition (OFC)</w:t>
      </w:r>
      <w:r w:rsidRPr="00472C04">
        <w:t>, 2017, pp. 1-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2]</w:t>
      </w:r>
      <w:r w:rsidRPr="00472C04">
        <w:tab/>
        <w:t xml:space="preserve">X. Li, J. Yu, J. Zhang, Z. Dong, F. Li, and N. Chi, "A 400G optical wireless integration delivery system," </w:t>
      </w:r>
      <w:r w:rsidRPr="00472C04">
        <w:rPr>
          <w:i/>
        </w:rPr>
        <w:t xml:space="preserve">Optics Express, </w:t>
      </w:r>
      <w:r w:rsidRPr="00472C04">
        <w:t>vol. 21, no. 16, pp. 18812-18819, 2013/08/12 201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3]</w:t>
      </w:r>
      <w:r w:rsidRPr="00472C04">
        <w:tab/>
        <w:t xml:space="preserve">Z. Chen, B. Zhang, Y. Zhang, G. Yue, Y. Fan, and Y. Yuan, "220 GHz outdoor wireless communication system based on a Schottky-diode transceiver," </w:t>
      </w:r>
      <w:r w:rsidRPr="00472C04">
        <w:rPr>
          <w:i/>
        </w:rPr>
        <w:t xml:space="preserve">IEICE Electronics Express, </w:t>
      </w:r>
      <w:r w:rsidRPr="00472C04">
        <w:t>vol. 13, no. 9, pp. 20160282-20160282, 2016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4]</w:t>
      </w:r>
      <w:r w:rsidRPr="00472C04">
        <w:tab/>
        <w:t>S. Jia</w:t>
      </w:r>
      <w:r w:rsidRPr="00472C04">
        <w:rPr>
          <w:i/>
        </w:rPr>
        <w:t xml:space="preserve"> et al.</w:t>
      </w:r>
      <w:r w:rsidRPr="00472C04">
        <w:t xml:space="preserve">, "0.4 THz Photonic-Wireless Link With 106 Gb/s Single Channel Bitrate," </w:t>
      </w:r>
      <w:r w:rsidRPr="00472C04">
        <w:rPr>
          <w:i/>
        </w:rPr>
        <w:t xml:space="preserve">Journal of Lightwave Technology, </w:t>
      </w:r>
      <w:r w:rsidRPr="00472C04">
        <w:t>vol. 36, no. 2, pp. 610-616, 201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5]</w:t>
      </w:r>
      <w:r w:rsidRPr="00472C04">
        <w:tab/>
        <w:t>X. Li</w:t>
      </w:r>
      <w:r w:rsidRPr="00472C04">
        <w:rPr>
          <w:i/>
        </w:rPr>
        <w:t xml:space="preserve"> et al.</w:t>
      </w:r>
      <w:r w:rsidRPr="00472C04">
        <w:t xml:space="preserve">, "Delivery of 54-Gb/s 8QAM W-Band Signal and 32-Gb/s 16QAM K -Band Signal Over 20-km SMF-28 and 2500-m Wireless Distance," </w:t>
      </w:r>
      <w:r w:rsidRPr="00472C04">
        <w:rPr>
          <w:i/>
        </w:rPr>
        <w:t xml:space="preserve">Journal </w:t>
      </w:r>
      <w:r w:rsidRPr="00472C04">
        <w:rPr>
          <w:i/>
        </w:rPr>
        <w:lastRenderedPageBreak/>
        <w:t xml:space="preserve">of Lightwave Technology, </w:t>
      </w:r>
      <w:r w:rsidRPr="00472C04">
        <w:t>vol. 36, no. 1, pp. 50-56, 201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6]</w:t>
      </w:r>
      <w:r w:rsidRPr="00472C04">
        <w:tab/>
        <w:t>Q. Wu</w:t>
      </w:r>
      <w:r w:rsidRPr="00472C04">
        <w:rPr>
          <w:i/>
        </w:rPr>
        <w:t xml:space="preserve"> et al.</w:t>
      </w:r>
      <w:r w:rsidRPr="00472C04">
        <w:t xml:space="preserve">, "A 21 km 5 Gbps real time wireless communication system at 0.14 THz," in </w:t>
      </w:r>
      <w:r w:rsidRPr="00472C04">
        <w:rPr>
          <w:i/>
        </w:rPr>
        <w:t>2017 42nd International Conference on Infrared, Millimeter, and Terahertz Waves (IRMMW-THz)</w:t>
      </w:r>
      <w:r w:rsidRPr="00472C04">
        <w:t>, 2017, pp. 1-2.</w:t>
      </w:r>
    </w:p>
    <w:p w:rsidR="00E26485" w:rsidRPr="008A3EA0" w:rsidRDefault="00D84DE1">
      <w:pPr>
        <w:rPr>
          <w:sz w:val="24"/>
        </w:rPr>
      </w:pPr>
      <w:r>
        <w:rPr>
          <w:sz w:val="24"/>
        </w:rPr>
        <w:fldChar w:fldCharType="end"/>
      </w:r>
    </w:p>
    <w:sectPr w:rsidR="00E26485" w:rsidRPr="008A3EA0" w:rsidSect="008A3EA0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766B0" w:rsidRDefault="001766B0" w:rsidP="00AC4BA2">
      <w:r>
        <w:separator/>
      </w:r>
    </w:p>
  </w:endnote>
  <w:endnote w:type="continuationSeparator" w:id="0">
    <w:p w:rsidR="001766B0" w:rsidRDefault="001766B0" w:rsidP="00AC4B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766B0" w:rsidRDefault="001766B0" w:rsidP="00AC4BA2">
      <w:r>
        <w:separator/>
      </w:r>
    </w:p>
  </w:footnote>
  <w:footnote w:type="continuationSeparator" w:id="0">
    <w:p w:rsidR="001766B0" w:rsidRDefault="001766B0" w:rsidP="00AC4BA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00w0xptspa9iedtx1xwxemvdtzrpd95vvz&quot;&gt;CW EndNote Library&lt;record-ids&gt;&lt;item&gt;7&lt;/item&gt;&lt;item&gt;8&lt;/item&gt;&lt;item&gt;9&lt;/item&gt;&lt;item&gt;13&lt;/item&gt;&lt;item&gt;14&lt;/item&gt;&lt;item&gt;15&lt;/item&gt;&lt;item&gt;16&lt;/item&gt;&lt;item&gt;18&lt;/item&gt;&lt;item&gt;19&lt;/item&gt;&lt;item&gt;20&lt;/item&gt;&lt;item&gt;22&lt;/item&gt;&lt;item&gt;23&lt;/item&gt;&lt;item&gt;24&lt;/item&gt;&lt;item&gt;25&lt;/item&gt;&lt;item&gt;27&lt;/item&gt;&lt;/record-ids&gt;&lt;/item&gt;&lt;/Libraries&gt;"/>
  </w:docVars>
  <w:rsids>
    <w:rsidRoot w:val="00BB298E"/>
    <w:rsid w:val="000C7F2D"/>
    <w:rsid w:val="001766B0"/>
    <w:rsid w:val="001869D6"/>
    <w:rsid w:val="001B2B73"/>
    <w:rsid w:val="00223957"/>
    <w:rsid w:val="00235205"/>
    <w:rsid w:val="0034698C"/>
    <w:rsid w:val="00435B3A"/>
    <w:rsid w:val="00441A79"/>
    <w:rsid w:val="0046660B"/>
    <w:rsid w:val="00472C04"/>
    <w:rsid w:val="00493259"/>
    <w:rsid w:val="006A23BD"/>
    <w:rsid w:val="006A35C5"/>
    <w:rsid w:val="006B3231"/>
    <w:rsid w:val="006D46BE"/>
    <w:rsid w:val="006E0CC4"/>
    <w:rsid w:val="00743977"/>
    <w:rsid w:val="00786B8A"/>
    <w:rsid w:val="007B55A0"/>
    <w:rsid w:val="007C338D"/>
    <w:rsid w:val="007C36B1"/>
    <w:rsid w:val="007E115A"/>
    <w:rsid w:val="00810E01"/>
    <w:rsid w:val="008511BD"/>
    <w:rsid w:val="008A3EA0"/>
    <w:rsid w:val="008C0247"/>
    <w:rsid w:val="0099613E"/>
    <w:rsid w:val="009D1638"/>
    <w:rsid w:val="00A8602E"/>
    <w:rsid w:val="00AA6982"/>
    <w:rsid w:val="00AB21F5"/>
    <w:rsid w:val="00AC4BA2"/>
    <w:rsid w:val="00B2014B"/>
    <w:rsid w:val="00B3522B"/>
    <w:rsid w:val="00B6790E"/>
    <w:rsid w:val="00BB298E"/>
    <w:rsid w:val="00BD1638"/>
    <w:rsid w:val="00BF4C09"/>
    <w:rsid w:val="00BF785E"/>
    <w:rsid w:val="00C47277"/>
    <w:rsid w:val="00C617B8"/>
    <w:rsid w:val="00C8771C"/>
    <w:rsid w:val="00C959C2"/>
    <w:rsid w:val="00CA1216"/>
    <w:rsid w:val="00CB6BAF"/>
    <w:rsid w:val="00CE617E"/>
    <w:rsid w:val="00D60776"/>
    <w:rsid w:val="00D756E7"/>
    <w:rsid w:val="00D84DE1"/>
    <w:rsid w:val="00E13378"/>
    <w:rsid w:val="00E26485"/>
    <w:rsid w:val="00E812C0"/>
    <w:rsid w:val="00EA2149"/>
    <w:rsid w:val="00EE2B7F"/>
    <w:rsid w:val="00EE5C13"/>
    <w:rsid w:val="00F14878"/>
    <w:rsid w:val="00F63DB0"/>
    <w:rsid w:val="00F951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19F0945-4321-4220-A3FB-18846F0C2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264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84DE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84DE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84DE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84DE1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AC4BA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AC4BA2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AC4BA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AC4BA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7</TotalTime>
  <Pages>3</Pages>
  <Words>2330</Words>
  <Characters>13281</Characters>
  <Application>Microsoft Office Word</Application>
  <DocSecurity>0</DocSecurity>
  <Lines>110</Lines>
  <Paragraphs>31</Paragraphs>
  <ScaleCrop>false</ScaleCrop>
  <Company/>
  <LinksUpToDate>false</LinksUpToDate>
  <CharactersWithSpaces>15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24</cp:revision>
  <dcterms:created xsi:type="dcterms:W3CDTF">2019-10-14T05:41:00Z</dcterms:created>
  <dcterms:modified xsi:type="dcterms:W3CDTF">2019-10-23T11:39:00Z</dcterms:modified>
</cp:coreProperties>
</file>